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EB7040" w14:textId="0CC29AD6" w:rsidR="008636B4" w:rsidRPr="00CB0BC7" w:rsidRDefault="008636B4" w:rsidP="00067748">
      <w:pPr>
        <w:rPr>
          <w:rStyle w:val="CommentReference"/>
          <w:rFonts w:ascii="Times New Roman" w:hAnsi="Times New Roman" w:cs="Times New Roman"/>
          <w:i/>
          <w:iCs/>
          <w:sz w:val="24"/>
          <w:szCs w:val="24"/>
        </w:rPr>
      </w:pPr>
      <w:r w:rsidRPr="00D170AE">
        <w:rPr>
          <w:rFonts w:ascii="Times New Roman" w:hAnsi="Times New Roman" w:cs="Times New Roman"/>
          <w:b/>
          <w:bCs/>
          <w:color w:val="000000"/>
          <w:sz w:val="22"/>
        </w:rPr>
        <w:t>Supplementary</w:t>
      </w:r>
      <w:r w:rsidRPr="00D170AE">
        <w:rPr>
          <w:b/>
          <w:bCs/>
        </w:rPr>
        <w:t xml:space="preserve"> </w:t>
      </w:r>
      <w:r w:rsidRPr="00D170AE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>Table 1</w:t>
      </w:r>
      <w:r w:rsidRPr="007307AB">
        <w:rPr>
          <w:rStyle w:val="CommentReference"/>
          <w:rFonts w:ascii="Times New Roman" w:hAnsi="Times New Roman" w:cs="Times New Roman"/>
          <w:sz w:val="24"/>
          <w:szCs w:val="24"/>
        </w:rPr>
        <w:t>: Significant changes of HOXC family members mRNA expression between GC and normal gastric tissues (ONCOMINE)</w:t>
      </w:r>
    </w:p>
    <w:tbl>
      <w:tblPr>
        <w:tblStyle w:val="TableGrid"/>
        <w:tblW w:w="9922" w:type="dxa"/>
        <w:tblInd w:w="-805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022"/>
        <w:gridCol w:w="4648"/>
        <w:gridCol w:w="1276"/>
        <w:gridCol w:w="1007"/>
        <w:gridCol w:w="1969"/>
      </w:tblGrid>
      <w:tr w:rsidR="008636B4" w:rsidRPr="00AA7A46" w14:paraId="2EC03B15" w14:textId="77777777" w:rsidTr="003457B0">
        <w:trPr>
          <w:trHeight w:val="619"/>
        </w:trPr>
        <w:tc>
          <w:tcPr>
            <w:tcW w:w="102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433E2955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C472C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 xml:space="preserve">Types of GC vs. Gastric 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7502E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 xml:space="preserve">Fold change 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4FD4F5A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P</w:t>
            </w:r>
            <w:r w:rsidRPr="007307AB">
              <w:rPr>
                <w:rFonts w:ascii="Times New Roman" w:hAnsi="Times New Roman" w:cs="Times New Roman"/>
                <w:szCs w:val="21"/>
              </w:rPr>
              <w:t xml:space="preserve"> value </w:t>
            </w:r>
          </w:p>
        </w:tc>
        <w:tc>
          <w:tcPr>
            <w:tcW w:w="196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4DA1E11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Reference</w:t>
            </w:r>
          </w:p>
        </w:tc>
      </w:tr>
      <w:tr w:rsidR="008636B4" w:rsidRPr="00AA7A46" w14:paraId="5CACE582" w14:textId="77777777" w:rsidTr="003457B0">
        <w:trPr>
          <w:trHeight w:val="354"/>
        </w:trPr>
        <w:tc>
          <w:tcPr>
            <w:tcW w:w="1022" w:type="dxa"/>
            <w:tcBorders>
              <w:top w:val="single" w:sz="4" w:space="0" w:color="auto"/>
              <w:bottom w:val="nil"/>
              <w:right w:val="nil"/>
            </w:tcBorders>
          </w:tcPr>
          <w:p w14:paraId="1FA7645B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6</w:t>
            </w:r>
          </w:p>
        </w:tc>
        <w:tc>
          <w:tcPr>
            <w:tcW w:w="46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C1B4B9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Diffuse Gastric Adenocarcinoma vs. Normal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3F09DA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3.091</w:t>
            </w:r>
          </w:p>
        </w:tc>
        <w:tc>
          <w:tcPr>
            <w:tcW w:w="100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69D8B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23E-9</w:t>
            </w:r>
          </w:p>
        </w:tc>
        <w:tc>
          <w:tcPr>
            <w:tcW w:w="1969" w:type="dxa"/>
            <w:tcBorders>
              <w:top w:val="single" w:sz="4" w:space="0" w:color="auto"/>
              <w:left w:val="nil"/>
              <w:bottom w:val="nil"/>
            </w:tcBorders>
          </w:tcPr>
          <w:p w14:paraId="21ABF398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6397ACBC" w14:textId="77777777" w:rsidTr="003457B0">
        <w:trPr>
          <w:trHeight w:val="274"/>
        </w:trPr>
        <w:tc>
          <w:tcPr>
            <w:tcW w:w="1022" w:type="dxa"/>
            <w:tcBorders>
              <w:bottom w:val="nil"/>
              <w:right w:val="nil"/>
            </w:tcBorders>
          </w:tcPr>
          <w:p w14:paraId="6FED9D8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09C0C35F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4313D513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3.432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6AE2114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14E-6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7DBD55F6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6570E2A6" w14:textId="77777777" w:rsidTr="003457B0">
        <w:trPr>
          <w:trHeight w:val="378"/>
        </w:trPr>
        <w:tc>
          <w:tcPr>
            <w:tcW w:w="1022" w:type="dxa"/>
            <w:tcBorders>
              <w:bottom w:val="nil"/>
              <w:right w:val="nil"/>
            </w:tcBorders>
          </w:tcPr>
          <w:p w14:paraId="4CCA9791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1325656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Mixed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1CAFDE16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11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21E7B84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2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51953DCE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2624643A" w14:textId="77777777" w:rsidTr="003457B0">
        <w:trPr>
          <w:trHeight w:val="269"/>
        </w:trPr>
        <w:tc>
          <w:tcPr>
            <w:tcW w:w="1022" w:type="dxa"/>
            <w:tcBorders>
              <w:bottom w:val="nil"/>
              <w:right w:val="nil"/>
            </w:tcBorders>
          </w:tcPr>
          <w:p w14:paraId="36B3D9D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2CB8D74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4A27DE9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6.590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769417BB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6.75E-11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2A5F53F3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4F8ACFF7" w14:textId="77777777" w:rsidTr="003457B0">
        <w:trPr>
          <w:trHeight w:val="373"/>
        </w:trPr>
        <w:tc>
          <w:tcPr>
            <w:tcW w:w="1022" w:type="dxa"/>
            <w:tcBorders>
              <w:bottom w:val="nil"/>
              <w:right w:val="nil"/>
            </w:tcBorders>
          </w:tcPr>
          <w:p w14:paraId="5D25BB78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0B95BF7E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Mixed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0ADFF08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5.824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4C1B6E3E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4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53611C62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263146F6" w14:textId="77777777" w:rsidTr="003457B0">
        <w:trPr>
          <w:trHeight w:val="349"/>
        </w:trPr>
        <w:tc>
          <w:tcPr>
            <w:tcW w:w="1022" w:type="dxa"/>
            <w:tcBorders>
              <w:bottom w:val="nil"/>
              <w:right w:val="nil"/>
            </w:tcBorders>
          </w:tcPr>
          <w:p w14:paraId="1B5913F2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8</w:t>
            </w: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435EDCE4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Diffuse Gastric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294CF69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694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089CB79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81E-9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7F3B6F7F" w14:textId="77777777" w:rsidR="008636B4" w:rsidRPr="007307AB" w:rsidRDefault="008636B4" w:rsidP="003457B0">
            <w:pPr>
              <w:widowControl/>
              <w:spacing w:before="75" w:after="75"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39B20666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4B7C0D8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711FDCCA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6E662F0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159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61275DA2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19E-5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3E400950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223BA5E2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7DAC43B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54AE49A0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Mixed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3D4B5511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51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0E0B5421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8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63A73F7E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093C2E66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65579229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9</w:t>
            </w: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6B8F1E89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Diffuse Gastric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6C936055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819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6CE392B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72E-8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71815238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097E1685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64CCC2D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1E5C80E3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5DC94DD1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39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0EBB4476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4.66E-6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413E2E2C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5E65F82B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45329933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412C0BC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51CD7BE2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174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531660B8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6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1C8967F6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ho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aG88L0F1dGhvcj48WWVhcj4yMDExPC9ZZWFyPjxSZWNO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6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28AD1884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08EE857B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41837CD3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Mixed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6C588CE2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3.839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1C2198F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 4.71E-7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4FF5EDB5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767B0F2E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139238A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6B950B9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Diffuse Gastric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4FEA1896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966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62BE1B04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23E-4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321F5134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7A320209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6A024900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74B7776A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3D6D055C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602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1A736AF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3.89E-4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58DB900C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39576BD5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6B84FFC3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10</w:t>
            </w: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6854DCA4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Gastric Cancer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1AA162B6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4.671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3C549F82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3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15780B55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Wang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XYW5nPC9BdXRob3I+PFllYXI+MjAxMjwvWWVhcj48UmVj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XYW5nPC9BdXRob3I+PFllYXI+MjAxMjwvWWVhcj48UmVj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8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154E90E0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69D0ADCE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05A8B97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34DFC6D9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3.768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07DC4AA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85E-6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292897A6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5AF06B46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0218A57D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11</w:t>
            </w: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06916429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Gastric Cancer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12BC31C5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2.053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58CE17DD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6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75766AE9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ui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dWk8L0F1dGhvcj48WWVhcj4yMDExPC9ZZWFyPjxSZWNO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dWk8L0F1dGhvcj48WWVhcj4yMDExPC9ZZWFyPjxSZWNO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9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5693BC15" w14:textId="77777777" w:rsidTr="003457B0">
        <w:trPr>
          <w:trHeight w:val="309"/>
        </w:trPr>
        <w:tc>
          <w:tcPr>
            <w:tcW w:w="1022" w:type="dxa"/>
            <w:tcBorders>
              <w:bottom w:val="nil"/>
              <w:right w:val="nil"/>
            </w:tcBorders>
          </w:tcPr>
          <w:p w14:paraId="5450355E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4648" w:type="dxa"/>
            <w:tcBorders>
              <w:left w:val="nil"/>
              <w:bottom w:val="nil"/>
              <w:right w:val="nil"/>
            </w:tcBorders>
          </w:tcPr>
          <w:p w14:paraId="241C484B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Gastric Intestinal Type Adenocarcinoma vs. Normal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6C0E235C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1.715</w:t>
            </w:r>
          </w:p>
        </w:tc>
        <w:tc>
          <w:tcPr>
            <w:tcW w:w="1007" w:type="dxa"/>
            <w:tcBorders>
              <w:left w:val="nil"/>
              <w:bottom w:val="nil"/>
              <w:right w:val="nil"/>
            </w:tcBorders>
          </w:tcPr>
          <w:p w14:paraId="756F7083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5.47E-5</w:t>
            </w:r>
          </w:p>
        </w:tc>
        <w:tc>
          <w:tcPr>
            <w:tcW w:w="1969" w:type="dxa"/>
            <w:tcBorders>
              <w:left w:val="nil"/>
              <w:bottom w:val="nil"/>
            </w:tcBorders>
          </w:tcPr>
          <w:p w14:paraId="4F3C479A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AA7A46">
              <w:rPr>
                <w:rFonts w:ascii="Times New Roman" w:hAnsi="Times New Roman" w:cs="Times New Roman"/>
                <w:szCs w:val="21"/>
              </w:rPr>
              <w:t>DErrico</w:t>
            </w:r>
            <w:proofErr w:type="spellEnd"/>
            <w:r w:rsidRPr="00AA7A46">
              <w:rPr>
                <w:rFonts w:ascii="Times New Roman" w:hAnsi="Times New Roman" w:cs="Times New Roman"/>
                <w:szCs w:val="21"/>
              </w:rPr>
              <w:t xml:space="preserve">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JmFwb3M7RXJyaWNvPC9BdXRob3I+PFllYXI+MjAwOTwv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7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  <w:tr w:rsidR="008636B4" w:rsidRPr="00AA7A46" w14:paraId="7DADBADF" w14:textId="77777777" w:rsidTr="003457B0">
        <w:trPr>
          <w:trHeight w:val="309"/>
        </w:trPr>
        <w:tc>
          <w:tcPr>
            <w:tcW w:w="1022" w:type="dxa"/>
            <w:tcBorders>
              <w:bottom w:val="single" w:sz="4" w:space="0" w:color="auto"/>
              <w:right w:val="nil"/>
            </w:tcBorders>
          </w:tcPr>
          <w:p w14:paraId="7CA342FF" w14:textId="77777777" w:rsidR="008636B4" w:rsidRPr="003457B0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3457B0">
              <w:rPr>
                <w:rFonts w:ascii="Times New Roman" w:hAnsi="Times New Roman" w:cs="Times New Roman"/>
                <w:szCs w:val="21"/>
              </w:rPr>
              <w:t>HOXC13</w:t>
            </w:r>
          </w:p>
        </w:tc>
        <w:tc>
          <w:tcPr>
            <w:tcW w:w="4648" w:type="dxa"/>
            <w:tcBorders>
              <w:left w:val="nil"/>
              <w:bottom w:val="single" w:sz="4" w:space="0" w:color="auto"/>
              <w:right w:val="nil"/>
            </w:tcBorders>
          </w:tcPr>
          <w:p w14:paraId="1E4E3AE2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7307AB">
              <w:rPr>
                <w:rFonts w:ascii="Times New Roman" w:hAnsi="Times New Roman" w:cs="Times New Roman"/>
                <w:szCs w:val="21"/>
              </w:rPr>
              <w:t>Gastric Cancer vs. Normal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3A35A886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4.846</w:t>
            </w:r>
          </w:p>
        </w:tc>
        <w:tc>
          <w:tcPr>
            <w:tcW w:w="1007" w:type="dxa"/>
            <w:tcBorders>
              <w:left w:val="nil"/>
              <w:bottom w:val="single" w:sz="4" w:space="0" w:color="auto"/>
              <w:right w:val="nil"/>
            </w:tcBorders>
          </w:tcPr>
          <w:p w14:paraId="378EEDE7" w14:textId="77777777" w:rsidR="008636B4" w:rsidRPr="00AA7A46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0.003</w:t>
            </w:r>
          </w:p>
        </w:tc>
        <w:tc>
          <w:tcPr>
            <w:tcW w:w="1969" w:type="dxa"/>
            <w:tcBorders>
              <w:left w:val="nil"/>
              <w:bottom w:val="single" w:sz="4" w:space="0" w:color="auto"/>
            </w:tcBorders>
          </w:tcPr>
          <w:p w14:paraId="01498CDD" w14:textId="77777777" w:rsidR="008636B4" w:rsidRPr="007307AB" w:rsidRDefault="008636B4" w:rsidP="003457B0">
            <w:pPr>
              <w:spacing w:line="240" w:lineRule="exact"/>
              <w:rPr>
                <w:rFonts w:ascii="Times New Roman" w:hAnsi="Times New Roman" w:cs="Times New Roman"/>
                <w:szCs w:val="21"/>
              </w:rPr>
            </w:pPr>
            <w:r w:rsidRPr="00AA7A46">
              <w:rPr>
                <w:rFonts w:ascii="Times New Roman" w:hAnsi="Times New Roman" w:cs="Times New Roman"/>
                <w:szCs w:val="21"/>
              </w:rPr>
              <w:t>Cui Gastric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dWk8L0F1dGhvcj48WWVhcj4yMDExPC9ZZWFyPjxSZWNO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DdWk8L0F1dGhvcj48WWVhcj4yMDExPC9ZZWFyPjxSZWNO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</w:fldData>
              </w:fldChar>
            </w:r>
            <w:r w:rsidRPr="00AA7A46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Pr="003457B0">
              <w:rPr>
                <w:rFonts w:ascii="Times New Roman" w:hAnsi="Times New Roman" w:cs="Times New Roman"/>
                <w:szCs w:val="21"/>
              </w:rPr>
            </w:r>
            <w:r w:rsidRPr="003457B0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7307AB">
              <w:rPr>
                <w:rFonts w:ascii="Times New Roman" w:hAnsi="Times New Roman" w:cs="Times New Roman"/>
                <w:szCs w:val="21"/>
              </w:rPr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Pr="007307AB">
              <w:rPr>
                <w:rFonts w:ascii="Times New Roman" w:hAnsi="Times New Roman" w:cs="Times New Roman"/>
                <w:noProof/>
                <w:szCs w:val="21"/>
              </w:rPr>
              <w:t>[39]</w:t>
            </w:r>
            <w:r w:rsidRPr="007307A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</w:tr>
    </w:tbl>
    <w:p w14:paraId="2E87E49A" w14:textId="28C19292" w:rsidR="008941DD" w:rsidRDefault="008941DD"/>
    <w:p w14:paraId="0A5066A1" w14:textId="2FBE7072" w:rsidR="001867B6" w:rsidRDefault="001867B6"/>
    <w:p w14:paraId="2F1EBE88" w14:textId="2520B020" w:rsidR="008941DD" w:rsidRDefault="008941DD"/>
    <w:sectPr w:rsidR="008941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BB9C1D" w14:textId="77777777" w:rsidR="00E72D1A" w:rsidRDefault="00E72D1A" w:rsidP="002C5685">
      <w:r>
        <w:separator/>
      </w:r>
    </w:p>
  </w:endnote>
  <w:endnote w:type="continuationSeparator" w:id="0">
    <w:p w14:paraId="017E952D" w14:textId="77777777" w:rsidR="00E72D1A" w:rsidRDefault="00E72D1A" w:rsidP="002C56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radeGothicLTStd-Bd2">
    <w:altName w:val="Cambria"/>
    <w:panose1 w:val="00000000000000000000"/>
    <w:charset w:val="00"/>
    <w:family w:val="roman"/>
    <w:notTrueType/>
    <w:pitch w:val="default"/>
  </w:font>
  <w:font w:name="TradeGothicLTStd">
    <w:altName w:val="Cambria"/>
    <w:panose1 w:val="00000000000000000000"/>
    <w:charset w:val="00"/>
    <w:family w:val="roman"/>
    <w:notTrueType/>
    <w:pitch w:val="default"/>
  </w:font>
  <w:font w:name="TradeGothicLTStd-Obl">
    <w:altName w:val="Cambria"/>
    <w:panose1 w:val="00000000000000000000"/>
    <w:charset w:val="00"/>
    <w:family w:val="roman"/>
    <w:notTrueType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726D73" w14:textId="77777777" w:rsidR="00E72D1A" w:rsidRDefault="00E72D1A" w:rsidP="002C5685">
      <w:r>
        <w:separator/>
      </w:r>
    </w:p>
  </w:footnote>
  <w:footnote w:type="continuationSeparator" w:id="0">
    <w:p w14:paraId="641DC8E5" w14:textId="77777777" w:rsidR="00E72D1A" w:rsidRDefault="00E72D1A" w:rsidP="002C568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EC202D"/>
    <w:multiLevelType w:val="hybridMultilevel"/>
    <w:tmpl w:val="2564DB2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4236"/>
    <w:rsid w:val="00002EC4"/>
    <w:rsid w:val="00023F75"/>
    <w:rsid w:val="00066FFA"/>
    <w:rsid w:val="00067748"/>
    <w:rsid w:val="00094236"/>
    <w:rsid w:val="001177BC"/>
    <w:rsid w:val="001452DA"/>
    <w:rsid w:val="00170FE3"/>
    <w:rsid w:val="001867B6"/>
    <w:rsid w:val="001D6469"/>
    <w:rsid w:val="001F58D3"/>
    <w:rsid w:val="00283572"/>
    <w:rsid w:val="002A2839"/>
    <w:rsid w:val="002B2E30"/>
    <w:rsid w:val="002C5685"/>
    <w:rsid w:val="003A7036"/>
    <w:rsid w:val="003B5DAA"/>
    <w:rsid w:val="003C7B04"/>
    <w:rsid w:val="003D614A"/>
    <w:rsid w:val="00415153"/>
    <w:rsid w:val="00522C1D"/>
    <w:rsid w:val="00542DEB"/>
    <w:rsid w:val="005B33D2"/>
    <w:rsid w:val="005B49D8"/>
    <w:rsid w:val="006109F1"/>
    <w:rsid w:val="00613729"/>
    <w:rsid w:val="0062170A"/>
    <w:rsid w:val="00630D92"/>
    <w:rsid w:val="00654D52"/>
    <w:rsid w:val="006954E4"/>
    <w:rsid w:val="006B73B4"/>
    <w:rsid w:val="006E3EFE"/>
    <w:rsid w:val="007C3B1A"/>
    <w:rsid w:val="007E06F6"/>
    <w:rsid w:val="007E670A"/>
    <w:rsid w:val="00822A87"/>
    <w:rsid w:val="008636B4"/>
    <w:rsid w:val="008941DD"/>
    <w:rsid w:val="008A2FD7"/>
    <w:rsid w:val="008C09A9"/>
    <w:rsid w:val="00911477"/>
    <w:rsid w:val="00991F40"/>
    <w:rsid w:val="009E762B"/>
    <w:rsid w:val="00A0381F"/>
    <w:rsid w:val="00A37592"/>
    <w:rsid w:val="00A46B52"/>
    <w:rsid w:val="00A76FFF"/>
    <w:rsid w:val="00AD1F6A"/>
    <w:rsid w:val="00B25B98"/>
    <w:rsid w:val="00B37B88"/>
    <w:rsid w:val="00C54B03"/>
    <w:rsid w:val="00C56A4B"/>
    <w:rsid w:val="00C9601B"/>
    <w:rsid w:val="00C96638"/>
    <w:rsid w:val="00CB0BC7"/>
    <w:rsid w:val="00CC56A8"/>
    <w:rsid w:val="00CD1BEF"/>
    <w:rsid w:val="00D077D1"/>
    <w:rsid w:val="00D170AE"/>
    <w:rsid w:val="00D34168"/>
    <w:rsid w:val="00DC58EF"/>
    <w:rsid w:val="00DE15CB"/>
    <w:rsid w:val="00E01489"/>
    <w:rsid w:val="00E01690"/>
    <w:rsid w:val="00E42C6B"/>
    <w:rsid w:val="00E50F29"/>
    <w:rsid w:val="00E620E0"/>
    <w:rsid w:val="00E72D1A"/>
    <w:rsid w:val="00E72F35"/>
    <w:rsid w:val="00EA5C70"/>
    <w:rsid w:val="00EC385A"/>
    <w:rsid w:val="00F144EA"/>
    <w:rsid w:val="00F825B8"/>
    <w:rsid w:val="00FD66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B4C531"/>
  <w15:chartTrackingRefBased/>
  <w15:docId w15:val="{32168D5E-DD9B-459E-8FC1-C907739DD2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2EC4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C568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C568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C568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C5685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C7B04"/>
    <w:rPr>
      <w:sz w:val="21"/>
      <w:szCs w:val="21"/>
    </w:rPr>
  </w:style>
  <w:style w:type="table" w:styleId="TableGrid">
    <w:name w:val="Table Grid"/>
    <w:basedOn w:val="TableNormal"/>
    <w:uiPriority w:val="39"/>
    <w:rsid w:val="008636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067748"/>
    <w:rPr>
      <w:rFonts w:ascii="TradeGothicLTStd-Bd2" w:hAnsi="TradeGothicLTStd-Bd2" w:hint="default"/>
      <w:b/>
      <w:bCs/>
      <w:i w:val="0"/>
      <w:iCs w:val="0"/>
      <w:color w:val="242021"/>
      <w:sz w:val="16"/>
      <w:szCs w:val="16"/>
    </w:rPr>
  </w:style>
  <w:style w:type="character" w:customStyle="1" w:styleId="fontstyle21">
    <w:name w:val="fontstyle21"/>
    <w:basedOn w:val="DefaultParagraphFont"/>
    <w:rsid w:val="00067748"/>
    <w:rPr>
      <w:rFonts w:ascii="TradeGothicLTStd" w:hAnsi="TradeGothicLTStd" w:hint="default"/>
      <w:b w:val="0"/>
      <w:bCs w:val="0"/>
      <w:i w:val="0"/>
      <w:iCs w:val="0"/>
      <w:color w:val="242021"/>
      <w:sz w:val="16"/>
      <w:szCs w:val="16"/>
    </w:rPr>
  </w:style>
  <w:style w:type="character" w:customStyle="1" w:styleId="fontstyle31">
    <w:name w:val="fontstyle31"/>
    <w:basedOn w:val="DefaultParagraphFont"/>
    <w:rsid w:val="00067748"/>
    <w:rPr>
      <w:rFonts w:ascii="TradeGothicLTStd-Obl" w:hAnsi="TradeGothicLTStd-Obl" w:hint="default"/>
      <w:b w:val="0"/>
      <w:bCs w:val="0"/>
      <w:i/>
      <w:iCs/>
      <w:color w:val="242021"/>
      <w:sz w:val="16"/>
      <w:szCs w:val="16"/>
    </w:rPr>
  </w:style>
  <w:style w:type="paragraph" w:styleId="ListParagraph">
    <w:name w:val="List Paragraph"/>
    <w:basedOn w:val="Normal"/>
    <w:uiPriority w:val="34"/>
    <w:qFormat/>
    <w:rsid w:val="009E762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107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33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6</TotalTime>
  <Pages>1</Pages>
  <Words>364</Words>
  <Characters>2075</Characters>
  <Application>Microsoft Office Word</Application>
  <DocSecurity>0</DocSecurity>
  <Lines>17</Lines>
  <Paragraphs>4</Paragraphs>
  <ScaleCrop>false</ScaleCrop>
  <Company/>
  <LinksUpToDate>false</LinksUpToDate>
  <CharactersWithSpaces>2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291551363@qq.com</dc:creator>
  <cp:keywords/>
  <dc:description/>
  <cp:lastModifiedBy>Louis Gautier</cp:lastModifiedBy>
  <cp:revision>58</cp:revision>
  <dcterms:created xsi:type="dcterms:W3CDTF">2021-05-13T02:36:00Z</dcterms:created>
  <dcterms:modified xsi:type="dcterms:W3CDTF">2021-09-13T14:34:00Z</dcterms:modified>
</cp:coreProperties>
</file>